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7088" w:type="dxa"/>
        <w:tblLook w:val="04A0" w:firstRow="1" w:lastRow="0" w:firstColumn="1" w:lastColumn="0" w:noHBand="0" w:noVBand="1"/>
      </w:tblPr>
      <w:tblGrid>
        <w:gridCol w:w="5670"/>
        <w:gridCol w:w="1418"/>
      </w:tblGrid>
      <w:tr w:rsidR="0049431F" w:rsidRPr="00B0574C" w14:paraId="63A6FF1A" w14:textId="77777777" w:rsidTr="0059496B">
        <w:trPr>
          <w:trHeight w:val="20"/>
        </w:trPr>
        <w:tc>
          <w:tcPr>
            <w:tcW w:w="5670" w:type="dxa"/>
            <w:vAlign w:val="bottom"/>
          </w:tcPr>
          <w:p w14:paraId="381B4C82" w14:textId="77777777" w:rsidR="0049431F" w:rsidRDefault="0049431F" w:rsidP="0059496B"/>
          <w:p w14:paraId="0A52E12F" w14:textId="77777777" w:rsidR="0049431F" w:rsidRPr="00B0574C" w:rsidRDefault="0049431F" w:rsidP="0059496B"/>
          <w:p w14:paraId="28958644" w14:textId="77777777" w:rsidR="0049431F" w:rsidRPr="00F960E8" w:rsidRDefault="0049431F" w:rsidP="0059496B">
            <w:pPr>
              <w:jc w:val="left"/>
              <w:rPr>
                <w:b/>
                <w:smallCaps/>
                <w:color w:val="006A8E"/>
                <w:sz w:val="28"/>
                <w:szCs w:val="28"/>
              </w:rPr>
            </w:pPr>
            <w:r>
              <w:rPr>
                <w:b/>
                <w:smallCaps/>
                <w:color w:val="006A8E"/>
                <w:sz w:val="28"/>
                <w:szCs w:val="28"/>
              </w:rPr>
              <w:t>Title</w:t>
            </w:r>
          </w:p>
        </w:tc>
        <w:tc>
          <w:tcPr>
            <w:tcW w:w="1418" w:type="dxa"/>
            <w:vMerge w:val="restart"/>
            <w:vAlign w:val="bottom"/>
          </w:tcPr>
          <w:p w14:paraId="0B4CAF68" w14:textId="77777777" w:rsidR="0049431F" w:rsidRDefault="0049431F" w:rsidP="0059496B">
            <w:pPr>
              <w:jc w:val="left"/>
              <w:rPr>
                <w:b/>
                <w:color w:val="006A8E"/>
                <w:sz w:val="16"/>
                <w:szCs w:val="20"/>
              </w:rPr>
            </w:pPr>
            <w:proofErr w:type="spellStart"/>
            <w:r w:rsidRPr="00FC3FE9">
              <w:rPr>
                <w:b/>
                <w:color w:val="006A8E"/>
                <w:sz w:val="16"/>
                <w:szCs w:val="20"/>
              </w:rPr>
              <w:t>Keywords</w:t>
            </w:r>
            <w:proofErr w:type="spellEnd"/>
            <w:r w:rsidRPr="00FC3FE9">
              <w:rPr>
                <w:b/>
                <w:color w:val="006A8E"/>
                <w:sz w:val="16"/>
                <w:szCs w:val="20"/>
              </w:rPr>
              <w:t>:</w:t>
            </w:r>
          </w:p>
          <w:p w14:paraId="17F1CDF3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  <w:r>
              <w:rPr>
                <w:rFonts w:eastAsia="Times New Roman"/>
                <w:sz w:val="16"/>
                <w:szCs w:val="20"/>
                <w:lang w:eastAsia="hu-HU"/>
              </w:rPr>
              <w:br/>
            </w: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32769A5A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0B0C3595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6E704229" w14:textId="4DF310C3" w:rsidR="0049431F" w:rsidRPr="00A6424B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</w:p>
        </w:tc>
      </w:tr>
      <w:tr w:rsidR="0049431F" w:rsidRPr="0014702A" w14:paraId="260D9882" w14:textId="77777777" w:rsidTr="0059496B">
        <w:trPr>
          <w:trHeight w:val="20"/>
        </w:trPr>
        <w:tc>
          <w:tcPr>
            <w:tcW w:w="5670" w:type="dxa"/>
          </w:tcPr>
          <w:p w14:paraId="18956AFB" w14:textId="77777777" w:rsidR="0049431F" w:rsidRPr="0014702A" w:rsidRDefault="0049431F" w:rsidP="0059496B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3735CD31" w14:textId="77777777" w:rsidR="0049431F" w:rsidRPr="0014702A" w:rsidRDefault="0049431F" w:rsidP="0059496B">
            <w:pPr>
              <w:rPr>
                <w:sz w:val="18"/>
                <w:szCs w:val="16"/>
              </w:rPr>
            </w:pPr>
          </w:p>
        </w:tc>
      </w:tr>
      <w:tr w:rsidR="0049431F" w:rsidRPr="002B2DD3" w14:paraId="78C9DFCE" w14:textId="77777777" w:rsidTr="0059496B">
        <w:trPr>
          <w:trHeight w:val="20"/>
        </w:trPr>
        <w:tc>
          <w:tcPr>
            <w:tcW w:w="5670" w:type="dxa"/>
          </w:tcPr>
          <w:p w14:paraId="72A0868B" w14:textId="2538F271" w:rsidR="0049431F" w:rsidRPr="00E32A17" w:rsidRDefault="0049431F" w:rsidP="0059496B">
            <w:pPr>
              <w:ind w:left="708" w:hanging="708"/>
              <w:rPr>
                <w:smallCaps/>
                <w:sz w:val="24"/>
                <w:szCs w:val="18"/>
                <w:vertAlign w:val="superscript"/>
                <w:lang w:val="en-US"/>
              </w:rPr>
            </w:pPr>
            <w:r>
              <w:rPr>
                <w:smallCaps/>
                <w:sz w:val="24"/>
                <w:szCs w:val="18"/>
                <w:lang w:val="en-US"/>
              </w:rPr>
              <w:t>Name Surname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1</w:t>
            </w:r>
            <w:r>
              <w:rPr>
                <w:smallCaps/>
                <w:sz w:val="24"/>
                <w:szCs w:val="18"/>
                <w:lang w:val="en-US"/>
              </w:rPr>
              <w:t xml:space="preserve"> Name Surname</w:t>
            </w:r>
            <w:r w:rsidR="00F54AEE">
              <w:rPr>
                <w:smallCaps/>
                <w:sz w:val="24"/>
                <w:szCs w:val="18"/>
                <w:lang w:val="en-US"/>
              </w:rPr>
              <w:t>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2</w:t>
            </w:r>
            <w:r w:rsidRPr="00381FDB">
              <w:rPr>
                <w:smallCaps/>
                <w:sz w:val="24"/>
                <w:szCs w:val="18"/>
                <w:lang w:val="en-US"/>
              </w:rPr>
              <w:t xml:space="preserve"> </w:t>
            </w:r>
            <w:r>
              <w:rPr>
                <w:smallCaps/>
                <w:sz w:val="24"/>
                <w:szCs w:val="18"/>
                <w:lang w:val="en-GB"/>
              </w:rPr>
              <w:t>Name Surname</w:t>
            </w:r>
            <w:r>
              <w:rPr>
                <w:smallCaps/>
                <w:sz w:val="24"/>
                <w:szCs w:val="18"/>
                <w:vertAlign w:val="superscript"/>
                <w:lang w:val="en-US"/>
              </w:rPr>
              <w:t>3</w:t>
            </w:r>
          </w:p>
        </w:tc>
        <w:tc>
          <w:tcPr>
            <w:tcW w:w="1418" w:type="dxa"/>
            <w:vMerge/>
          </w:tcPr>
          <w:p w14:paraId="1356821A" w14:textId="77777777" w:rsidR="0049431F" w:rsidRPr="002B2DD3" w:rsidRDefault="0049431F" w:rsidP="0059496B">
            <w:pPr>
              <w:rPr>
                <w:smallCaps/>
                <w:sz w:val="24"/>
                <w:szCs w:val="18"/>
              </w:rPr>
            </w:pPr>
          </w:p>
        </w:tc>
      </w:tr>
      <w:tr w:rsidR="0049431F" w:rsidRPr="002B2DD3" w14:paraId="3516DC7D" w14:textId="77777777" w:rsidTr="0059496B">
        <w:trPr>
          <w:trHeight w:val="20"/>
        </w:trPr>
        <w:tc>
          <w:tcPr>
            <w:tcW w:w="5670" w:type="dxa"/>
          </w:tcPr>
          <w:p w14:paraId="5A45C90D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1 </w:t>
            </w:r>
            <w:r w:rsidRPr="00F54AEE">
              <w:rPr>
                <w:sz w:val="16"/>
                <w:szCs w:val="16"/>
              </w:rPr>
              <w:t xml:space="preserve">University of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of, Province, Country</w:t>
            </w:r>
          </w:p>
          <w:p w14:paraId="739BE329" w14:textId="5E3CB703" w:rsidR="0049431F" w:rsidRP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</w:rPr>
              <w:t>name.surname@um.si</w:t>
            </w:r>
          </w:p>
          <w:p w14:paraId="405EC64A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2 </w:t>
            </w:r>
            <w:r w:rsidRPr="00F54AEE">
              <w:rPr>
                <w:sz w:val="16"/>
                <w:szCs w:val="16"/>
              </w:rPr>
              <w:t xml:space="preserve">University of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of, Province, Country</w:t>
            </w:r>
          </w:p>
          <w:p w14:paraId="6F64A919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proofErr w:type="spellStart"/>
            <w:r w:rsidRPr="00F54AEE">
              <w:rPr>
                <w:sz w:val="16"/>
                <w:szCs w:val="16"/>
              </w:rPr>
              <w:t>name.surname@um.si</w:t>
            </w:r>
            <w:proofErr w:type="spellEnd"/>
            <w:r w:rsidRPr="00F54AEE">
              <w:rPr>
                <w:sz w:val="16"/>
                <w:szCs w:val="16"/>
              </w:rPr>
              <w:br/>
            </w:r>
            <w:r w:rsidRPr="00F54AEE">
              <w:rPr>
                <w:sz w:val="16"/>
                <w:szCs w:val="16"/>
                <w:vertAlign w:val="superscript"/>
              </w:rPr>
              <w:t xml:space="preserve">3 </w:t>
            </w:r>
            <w:r w:rsidRPr="00F54AEE">
              <w:rPr>
                <w:sz w:val="16"/>
                <w:szCs w:val="16"/>
              </w:rPr>
              <w:t xml:space="preserve">University of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of, Province, Country</w:t>
            </w:r>
          </w:p>
          <w:p w14:paraId="3E668984" w14:textId="3E8AD6F1" w:rsidR="0049431F" w:rsidRPr="007F5D37" w:rsidRDefault="0049431F" w:rsidP="0059496B">
            <w:pPr>
              <w:spacing w:line="240" w:lineRule="auto"/>
              <w:jc w:val="left"/>
              <w:rPr>
                <w:sz w:val="16"/>
                <w:szCs w:val="18"/>
              </w:rPr>
            </w:pPr>
            <w:r w:rsidRPr="00F54AEE">
              <w:rPr>
                <w:sz w:val="16"/>
                <w:szCs w:val="16"/>
              </w:rPr>
              <w:t>name.</w:t>
            </w:r>
            <w:proofErr w:type="spellStart"/>
            <w:r w:rsidRPr="00F54AEE">
              <w:rPr>
                <w:sz w:val="16"/>
                <w:szCs w:val="16"/>
              </w:rPr>
              <w:t>surname</w:t>
            </w:r>
            <w:proofErr w:type="spellEnd"/>
            <w:r w:rsidRPr="00F54AEE">
              <w:rPr>
                <w:sz w:val="16"/>
                <w:szCs w:val="16"/>
              </w:rPr>
              <w:t>@um.si.</w:t>
            </w:r>
          </w:p>
        </w:tc>
        <w:tc>
          <w:tcPr>
            <w:tcW w:w="1418" w:type="dxa"/>
            <w:vMerge/>
          </w:tcPr>
          <w:p w14:paraId="7EB65CE6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2F17AE81" w14:textId="77777777" w:rsidTr="0059496B">
        <w:trPr>
          <w:trHeight w:val="20"/>
        </w:trPr>
        <w:tc>
          <w:tcPr>
            <w:tcW w:w="5670" w:type="dxa"/>
          </w:tcPr>
          <w:p w14:paraId="491587D8" w14:textId="77777777" w:rsidR="0049431F" w:rsidRPr="002B2DD3" w:rsidRDefault="0049431F" w:rsidP="0059496B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418" w:type="dxa"/>
            <w:vMerge/>
          </w:tcPr>
          <w:p w14:paraId="5A093A8A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4DD69D05" w14:textId="77777777" w:rsidTr="0059496B">
        <w:trPr>
          <w:trHeight w:val="20"/>
        </w:trPr>
        <w:tc>
          <w:tcPr>
            <w:tcW w:w="5670" w:type="dxa"/>
          </w:tcPr>
          <w:p w14:paraId="3A8E53B2" w14:textId="03B82437" w:rsidR="0049431F" w:rsidRPr="002B2DD3" w:rsidRDefault="0049431F" w:rsidP="00F54AEE">
            <w:pPr>
              <w:tabs>
                <w:tab w:val="left" w:pos="4035"/>
                <w:tab w:val="left" w:pos="4845"/>
              </w:tabs>
            </w:pPr>
            <w:r w:rsidRPr="0087149F">
              <w:t xml:space="preserve">Up to 150 </w:t>
            </w:r>
            <w:proofErr w:type="spellStart"/>
            <w:r w:rsidRPr="0087149F">
              <w:t>words</w:t>
            </w:r>
            <w:proofErr w:type="spellEnd"/>
            <w:r w:rsidRPr="0087149F">
              <w:t>. Sa</w:t>
            </w:r>
            <w:r>
              <w:t>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>,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</w:t>
            </w:r>
            <w:r>
              <w:t>am</w:t>
            </w:r>
            <w:r w:rsidRPr="0087149F">
              <w:t xml:space="preserve">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Sample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Sample </w:t>
            </w:r>
            <w:proofErr w:type="spellStart"/>
            <w:r w:rsidRPr="0087149F">
              <w:t>text</w:t>
            </w:r>
            <w:proofErr w:type="spellEnd"/>
            <w:r w:rsidRPr="0087149F">
              <w:t>.</w:t>
            </w:r>
          </w:p>
        </w:tc>
        <w:tc>
          <w:tcPr>
            <w:tcW w:w="1418" w:type="dxa"/>
            <w:vMerge/>
          </w:tcPr>
          <w:p w14:paraId="012D9C6C" w14:textId="77777777" w:rsidR="0049431F" w:rsidRPr="002B2DD3" w:rsidRDefault="0049431F" w:rsidP="0059496B">
            <w:pPr>
              <w:rPr>
                <w:b/>
                <w:color w:val="006A8E"/>
                <w:szCs w:val="18"/>
              </w:rPr>
            </w:pPr>
          </w:p>
        </w:tc>
      </w:tr>
    </w:tbl>
    <w:p w14:paraId="3D52B517" w14:textId="77777777" w:rsidR="00A544F4" w:rsidRPr="00FC1608" w:rsidRDefault="00A544F4" w:rsidP="00A544F4">
      <w:pPr>
        <w:tabs>
          <w:tab w:val="left" w:pos="567"/>
        </w:tabs>
        <w:spacing w:line="240" w:lineRule="auto"/>
        <w:ind w:right="991"/>
        <w:rPr>
          <w:sz w:val="18"/>
        </w:rPr>
      </w:pPr>
    </w:p>
    <w:p w14:paraId="1A85D819" w14:textId="3E2EE215" w:rsidR="00995FB3" w:rsidRDefault="00356539" w:rsidP="00431570">
      <w:pPr>
        <w:pStyle w:val="Naslov2"/>
      </w:pPr>
      <w:r>
        <w:br w:type="page"/>
      </w:r>
      <w:r w:rsidR="00995FB3">
        <w:lastRenderedPageBreak/>
        <w:t>1</w:t>
      </w:r>
      <w:r w:rsidR="00995FB3">
        <w:tab/>
      </w:r>
      <w:proofErr w:type="spellStart"/>
      <w:r w:rsidR="00995FB3" w:rsidRPr="006518F6">
        <w:t>Introduction</w:t>
      </w:r>
      <w:proofErr w:type="spellEnd"/>
    </w:p>
    <w:p w14:paraId="1BC00409" w14:textId="77777777" w:rsidR="00995FB3" w:rsidRDefault="00995FB3" w:rsidP="00995FB3"/>
    <w:p w14:paraId="306795A7" w14:textId="77777777" w:rsidR="00995FB3" w:rsidRDefault="00995FB3" w:rsidP="00431570">
      <w:pPr>
        <w:tabs>
          <w:tab w:val="left" w:pos="3261"/>
        </w:tabs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.</w:t>
      </w:r>
    </w:p>
    <w:p w14:paraId="10E4ECFB" w14:textId="77777777" w:rsidR="00995FB3" w:rsidRDefault="00995FB3" w:rsidP="00134240">
      <w:pPr>
        <w:rPr>
          <w:lang w:val="en-US"/>
        </w:rPr>
      </w:pPr>
    </w:p>
    <w:p w14:paraId="39640D56" w14:textId="77777777" w:rsidR="00995FB3" w:rsidRDefault="00995FB3" w:rsidP="00134240">
      <w:pPr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  <w:r w:rsidRPr="00681FE8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</w:p>
    <w:p w14:paraId="4E605FE7" w14:textId="77777777" w:rsidR="00995FB3" w:rsidRDefault="00995FB3" w:rsidP="00995FB3">
      <w:pPr>
        <w:rPr>
          <w:szCs w:val="17"/>
          <w:lang w:val="en-US"/>
        </w:rPr>
      </w:pPr>
    </w:p>
    <w:p w14:paraId="624BFB94" w14:textId="77777777" w:rsidR="00995FB3" w:rsidRDefault="00995FB3" w:rsidP="00995FB3">
      <w:pPr>
        <w:pStyle w:val="Naslov2"/>
      </w:pPr>
      <w:r>
        <w:t>2</w:t>
      </w:r>
      <w:r>
        <w:tab/>
        <w:t xml:space="preserve">Title 2 </w:t>
      </w:r>
    </w:p>
    <w:p w14:paraId="17FF54BB" w14:textId="77777777" w:rsidR="00995FB3" w:rsidRDefault="00995FB3" w:rsidP="00995FB3"/>
    <w:p w14:paraId="396235FE" w14:textId="77777777" w:rsidR="00995FB3" w:rsidRDefault="00995FB3" w:rsidP="00995FB3">
      <w:pPr>
        <w:pStyle w:val="Naslov2"/>
      </w:pPr>
      <w:r>
        <w:t>2.1</w:t>
      </w:r>
      <w:r>
        <w:tab/>
        <w:t>Title 2.1</w:t>
      </w:r>
    </w:p>
    <w:p w14:paraId="07BE23A0" w14:textId="77777777" w:rsidR="00995FB3" w:rsidRDefault="00995FB3" w:rsidP="00995FB3"/>
    <w:p w14:paraId="24695624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rStyle w:val="Sprotnaopomba-sklic"/>
          <w:szCs w:val="17"/>
          <w:lang w:val="en-US"/>
        </w:rPr>
        <w:footnoteReference w:id="1"/>
      </w:r>
    </w:p>
    <w:p w14:paraId="781A7293" w14:textId="77777777" w:rsidR="00995FB3" w:rsidRDefault="00995FB3" w:rsidP="00995FB3">
      <w:pPr>
        <w:rPr>
          <w:szCs w:val="17"/>
          <w:lang w:val="en-US"/>
        </w:rPr>
      </w:pPr>
    </w:p>
    <w:p w14:paraId="29AA66E4" w14:textId="77777777" w:rsidR="00995FB3" w:rsidRDefault="00995FB3" w:rsidP="00995FB3">
      <w:pPr>
        <w:pStyle w:val="Naslov2"/>
        <w:rPr>
          <w:lang w:val="en-US"/>
        </w:rPr>
      </w:pPr>
      <w:r>
        <w:rPr>
          <w:lang w:val="en-US"/>
        </w:rPr>
        <w:t>2.1.1</w:t>
      </w:r>
      <w:r>
        <w:rPr>
          <w:lang w:val="en-US"/>
        </w:rPr>
        <w:tab/>
        <w:t>Title 2.1.1</w:t>
      </w:r>
    </w:p>
    <w:p w14:paraId="093A0B7A" w14:textId="77777777" w:rsidR="00995FB3" w:rsidRPr="00681FE8" w:rsidRDefault="00995FB3" w:rsidP="00995FB3">
      <w:pPr>
        <w:rPr>
          <w:lang w:val="en-US"/>
        </w:rPr>
      </w:pPr>
    </w:p>
    <w:p w14:paraId="12D70836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lastRenderedPageBreak/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5E62BEA1" w14:textId="77777777" w:rsidR="00995FB3" w:rsidRDefault="00995FB3" w:rsidP="00995FB3">
      <w:pPr>
        <w:rPr>
          <w:szCs w:val="17"/>
          <w:lang w:val="en-US"/>
        </w:rPr>
      </w:pPr>
    </w:p>
    <w:p w14:paraId="0D381D7A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</w:t>
      </w:r>
    </w:p>
    <w:p w14:paraId="3CCF95E1" w14:textId="77777777" w:rsidR="00995FB3" w:rsidRDefault="00995FB3" w:rsidP="00995FB3">
      <w:pPr>
        <w:rPr>
          <w:lang w:val="en-US"/>
        </w:rPr>
      </w:pPr>
    </w:p>
    <w:p w14:paraId="02B5BA4D" w14:textId="46F22ABB" w:rsidR="00995FB3" w:rsidRDefault="004A12BB" w:rsidP="00995FB3">
      <w:pPr>
        <w:keepNext/>
        <w:jc w:val="center"/>
        <w:rPr>
          <w:noProof/>
          <w:lang w:val="en-US"/>
        </w:rPr>
      </w:pPr>
      <w:r>
        <w:rPr>
          <w:noProof/>
          <w:lang w:val="en-US"/>
        </w:rPr>
        <w:drawing>
          <wp:inline distT="0" distB="0" distL="0" distR="0" wp14:anchorId="5EDF7487" wp14:editId="73BD79AF">
            <wp:extent cx="2495550" cy="1666875"/>
            <wp:effectExtent l="0" t="0" r="0" b="0"/>
            <wp:docPr id="1" name="Slika 34" descr="https://www.um.si/univerza/predstavitev/PublishingImages/Rektorat%20stavba%20%2811%29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ka 34" descr="https://www.um.si/univerza/predstavitev/PublishingImages/Rektorat%20stavba%20%2811%29p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5550" cy="1666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B8BC1F" w14:textId="77777777" w:rsidR="00134240" w:rsidRDefault="00134240" w:rsidP="00995FB3">
      <w:pPr>
        <w:keepNext/>
        <w:jc w:val="center"/>
      </w:pPr>
    </w:p>
    <w:p w14:paraId="1A15A1D2" w14:textId="77777777" w:rsidR="00591627" w:rsidRPr="000354DF" w:rsidRDefault="00591627" w:rsidP="00591627">
      <w:pPr>
        <w:pStyle w:val="Tabletitle"/>
      </w:pPr>
      <w:r>
        <w:t>Figure 1: University of Maribor</w:t>
      </w:r>
    </w:p>
    <w:p w14:paraId="4AEDB461" w14:textId="77777777" w:rsidR="00995FB3" w:rsidRPr="00DF6F70" w:rsidRDefault="00591627" w:rsidP="00591627">
      <w:pPr>
        <w:pStyle w:val="Napis"/>
        <w:rPr>
          <w:b w:val="0"/>
          <w:sz w:val="16"/>
        </w:rPr>
      </w:pPr>
      <w:proofErr w:type="spellStart"/>
      <w:r w:rsidRPr="000354DF">
        <w:rPr>
          <w:b w:val="0"/>
        </w:rPr>
        <w:t>Source</w:t>
      </w:r>
      <w:proofErr w:type="spellEnd"/>
      <w:r w:rsidRPr="000354DF">
        <w:rPr>
          <w:b w:val="0"/>
        </w:rPr>
        <w:t>: https://www.um.si</w:t>
      </w:r>
    </w:p>
    <w:p w14:paraId="1C2DC4D5" w14:textId="77777777" w:rsidR="00995FB3" w:rsidRPr="006F24A5" w:rsidRDefault="00995FB3" w:rsidP="00995FB3"/>
    <w:p w14:paraId="22E4DFD2" w14:textId="77777777" w:rsidR="00995FB3" w:rsidRDefault="00995FB3" w:rsidP="00995FB3">
      <w:pPr>
        <w:pStyle w:val="Naslov2"/>
      </w:pPr>
      <w:r>
        <w:t>3</w:t>
      </w:r>
      <w:r>
        <w:tab/>
        <w:t>Title 3</w:t>
      </w:r>
    </w:p>
    <w:p w14:paraId="416B36DB" w14:textId="77777777" w:rsidR="00995FB3" w:rsidRDefault="00995FB3" w:rsidP="00995FB3"/>
    <w:p w14:paraId="492458E8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1273A4F6" w14:textId="77777777" w:rsidR="00995FB3" w:rsidRDefault="00995FB3" w:rsidP="00995FB3">
      <w:pPr>
        <w:rPr>
          <w:szCs w:val="17"/>
          <w:lang w:val="en-US"/>
        </w:rPr>
      </w:pPr>
    </w:p>
    <w:p w14:paraId="798C1B53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lastRenderedPageBreak/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:</w:t>
      </w:r>
    </w:p>
    <w:p w14:paraId="0F013491" w14:textId="77777777" w:rsidR="00995FB3" w:rsidRDefault="00995FB3" w:rsidP="00995FB3">
      <w:pPr>
        <w:rPr>
          <w:szCs w:val="17"/>
          <w:lang w:val="en-US"/>
        </w:rPr>
      </w:pPr>
    </w:p>
    <w:p w14:paraId="3C4A6A6E" w14:textId="77777777" w:rsidR="00977AB7" w:rsidRPr="000354DF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</w:t>
      </w:r>
      <w:r>
        <w:rPr>
          <w:szCs w:val="17"/>
          <w:lang w:val="en-US"/>
        </w:rPr>
        <w:t>,</w:t>
      </w:r>
    </w:p>
    <w:p w14:paraId="0DE1C9F1" w14:textId="77777777" w:rsidR="00977AB7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.</w:t>
      </w:r>
    </w:p>
    <w:p w14:paraId="2A0CDD12" w14:textId="77777777" w:rsidR="00977AB7" w:rsidRPr="000354DF" w:rsidRDefault="00977AB7" w:rsidP="00977AB7">
      <w:pPr>
        <w:pStyle w:val="Odstavekseznama"/>
        <w:ind w:left="0" w:firstLine="0"/>
        <w:rPr>
          <w:szCs w:val="17"/>
          <w:lang w:val="en-US"/>
        </w:rPr>
      </w:pPr>
    </w:p>
    <w:p w14:paraId="4A89D00F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23FFA518" w14:textId="77777777" w:rsidR="00995FB3" w:rsidRDefault="00995FB3" w:rsidP="00995FB3">
      <w:pPr>
        <w:rPr>
          <w:szCs w:val="17"/>
          <w:lang w:val="en-US"/>
        </w:rPr>
      </w:pPr>
    </w:p>
    <w:p w14:paraId="216D54CD" w14:textId="77777777" w:rsidR="0007756A" w:rsidRDefault="0007756A" w:rsidP="0007756A">
      <w:pPr>
        <w:pStyle w:val="Tabletitle"/>
      </w:pPr>
      <w:r w:rsidRPr="000354DF">
        <w:t>Table 1: Sample table</w:t>
      </w:r>
    </w:p>
    <w:p w14:paraId="7A5AF018" w14:textId="77777777" w:rsidR="0007756A" w:rsidRPr="000354DF" w:rsidRDefault="0007756A" w:rsidP="0007756A">
      <w:pPr>
        <w:pStyle w:val="Tabletitle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06"/>
        <w:gridCol w:w="2120"/>
        <w:gridCol w:w="2122"/>
        <w:gridCol w:w="2122"/>
      </w:tblGrid>
      <w:tr w:rsidR="00995FB3" w:rsidRPr="00E91E39" w14:paraId="46B912DB" w14:textId="77777777" w:rsidTr="002501EA">
        <w:tc>
          <w:tcPr>
            <w:tcW w:w="508" w:type="dxa"/>
          </w:tcPr>
          <w:p w14:paraId="0DB9CEB2" w14:textId="77777777" w:rsidR="00995FB3" w:rsidRPr="00E91E39" w:rsidRDefault="00995FB3" w:rsidP="00A35DBF"/>
        </w:tc>
        <w:tc>
          <w:tcPr>
            <w:tcW w:w="2153" w:type="dxa"/>
          </w:tcPr>
          <w:p w14:paraId="2C3B2D73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1</w:t>
            </w:r>
          </w:p>
        </w:tc>
        <w:tc>
          <w:tcPr>
            <w:tcW w:w="2154" w:type="dxa"/>
          </w:tcPr>
          <w:p w14:paraId="754B63C0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2</w:t>
            </w:r>
          </w:p>
        </w:tc>
        <w:tc>
          <w:tcPr>
            <w:tcW w:w="2154" w:type="dxa"/>
          </w:tcPr>
          <w:p w14:paraId="683EA7D2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3</w:t>
            </w:r>
          </w:p>
        </w:tc>
      </w:tr>
      <w:tr w:rsidR="00995FB3" w:rsidRPr="00E91E39" w14:paraId="21C8536D" w14:textId="77777777" w:rsidTr="002501EA">
        <w:tc>
          <w:tcPr>
            <w:tcW w:w="508" w:type="dxa"/>
          </w:tcPr>
          <w:p w14:paraId="45154728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50%</w:t>
            </w:r>
          </w:p>
        </w:tc>
        <w:tc>
          <w:tcPr>
            <w:tcW w:w="2153" w:type="dxa"/>
          </w:tcPr>
          <w:p w14:paraId="5C579D13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</w:tcPr>
          <w:p w14:paraId="2831D00C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</w:tcPr>
          <w:p w14:paraId="1A0736A7" w14:textId="77777777" w:rsidR="00995FB3" w:rsidRPr="00E91E39" w:rsidRDefault="00995FB3" w:rsidP="00E91E39">
            <w:pPr>
              <w:jc w:val="center"/>
            </w:pPr>
            <w:r w:rsidRPr="00E91E39">
              <w:t>11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  <w:tr w:rsidR="00995FB3" w:rsidRPr="00E91E39" w14:paraId="418C4427" w14:textId="77777777" w:rsidTr="002501EA">
        <w:tc>
          <w:tcPr>
            <w:tcW w:w="508" w:type="dxa"/>
          </w:tcPr>
          <w:p w14:paraId="1D353D43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70%</w:t>
            </w:r>
          </w:p>
        </w:tc>
        <w:tc>
          <w:tcPr>
            <w:tcW w:w="2153" w:type="dxa"/>
          </w:tcPr>
          <w:p w14:paraId="1E7C03D1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</w:tcPr>
          <w:p w14:paraId="16AB1F8D" w14:textId="77777777" w:rsidR="00995FB3" w:rsidRPr="00E91E39" w:rsidRDefault="00995FB3" w:rsidP="00E91E39">
            <w:pPr>
              <w:jc w:val="center"/>
            </w:pPr>
            <w:r w:rsidRPr="00E91E39">
              <w:t>13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</w:tcPr>
          <w:p w14:paraId="3DE627A9" w14:textId="77777777" w:rsidR="00995FB3" w:rsidRPr="00E91E39" w:rsidRDefault="00995FB3" w:rsidP="00E91E39">
            <w:pPr>
              <w:jc w:val="center"/>
            </w:pPr>
            <w:r w:rsidRPr="00E91E39">
              <w:t>12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</w:tbl>
    <w:p w14:paraId="3D1F6A21" w14:textId="77777777" w:rsidR="00995FB3" w:rsidRPr="00F05A9D" w:rsidRDefault="00995FB3" w:rsidP="00995FB3">
      <w:pPr>
        <w:rPr>
          <w:sz w:val="16"/>
          <w:szCs w:val="17"/>
          <w:lang w:val="en-US"/>
        </w:rPr>
      </w:pPr>
      <w:r>
        <w:rPr>
          <w:sz w:val="16"/>
          <w:szCs w:val="17"/>
          <w:lang w:val="en-US"/>
        </w:rPr>
        <w:t>source</w:t>
      </w:r>
      <w:r w:rsidRPr="00F05A9D">
        <w:rPr>
          <w:sz w:val="16"/>
          <w:szCs w:val="17"/>
          <w:lang w:val="en-US"/>
        </w:rPr>
        <w:t>: www.um.si</w:t>
      </w:r>
    </w:p>
    <w:p w14:paraId="79374548" w14:textId="77777777" w:rsidR="00995FB3" w:rsidRDefault="00995FB3" w:rsidP="00995FB3">
      <w:pPr>
        <w:rPr>
          <w:szCs w:val="17"/>
          <w:lang w:val="en-US"/>
        </w:rPr>
      </w:pPr>
    </w:p>
    <w:p w14:paraId="5869DE6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708704CA" w14:textId="77777777" w:rsidR="00995FB3" w:rsidRDefault="00995FB3" w:rsidP="00995FB3"/>
    <w:p w14:paraId="06CFA9A1" w14:textId="789FD66F" w:rsidR="00995FB3" w:rsidRPr="00455D4B" w:rsidRDefault="004A12BB" w:rsidP="00995FB3">
      <w:pPr>
        <w:ind w:firstLine="567"/>
      </w:pPr>
      <m:oMath>
        <m:r>
          <w:rPr>
            <w:rFonts w:ascii="Cambria Math" w:hAnsi="Cambria Math"/>
          </w:rPr>
          <m:t>p= ρgh</m:t>
        </m:r>
      </m:oMath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  <w:t>(1)</w:t>
      </w:r>
    </w:p>
    <w:p w14:paraId="67AB3CDC" w14:textId="77777777" w:rsidR="00995FB3" w:rsidRDefault="00995FB3" w:rsidP="00995FB3"/>
    <w:p w14:paraId="2F4AA6A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szCs w:val="17"/>
          <w:lang w:val="en-US"/>
        </w:rPr>
        <w:fldChar w:fldCharType="begin"/>
      </w:r>
      <w:r>
        <w:rPr>
          <w:szCs w:val="17"/>
          <w:lang w:val="en-US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>
        <w:rPr>
          <w:szCs w:val="17"/>
          <w:lang w:val="en-US"/>
        </w:rPr>
        <w:fldChar w:fldCharType="separate"/>
      </w:r>
      <w:r>
        <w:rPr>
          <w:noProof/>
          <w:szCs w:val="17"/>
          <w:lang w:val="en-US"/>
        </w:rPr>
        <w:t>(</w:t>
      </w:r>
      <w:proofErr w:type="spellStart"/>
      <w:r>
        <w:rPr>
          <w:noProof/>
          <w:szCs w:val="17"/>
          <w:lang w:val="en-US"/>
        </w:rPr>
        <w:t>Clewlow</w:t>
      </w:r>
      <w:proofErr w:type="spellEnd"/>
      <w:r>
        <w:rPr>
          <w:noProof/>
          <w:szCs w:val="17"/>
          <w:lang w:val="en-US"/>
        </w:rPr>
        <w:t>, 2016)</w:t>
      </w:r>
      <w:r>
        <w:rPr>
          <w:szCs w:val="17"/>
          <w:lang w:val="en-US"/>
        </w:rPr>
        <w:fldChar w:fldCharType="end"/>
      </w:r>
    </w:p>
    <w:p w14:paraId="5DE9241F" w14:textId="77777777" w:rsidR="00995FB3" w:rsidRDefault="00995FB3" w:rsidP="00995FB3"/>
    <w:p w14:paraId="541B9AF8" w14:textId="10AD85C7" w:rsidR="00995FB3" w:rsidRDefault="004A12BB" w:rsidP="00995FB3">
      <w:pPr>
        <w:jc w:val="center"/>
        <w:rPr>
          <w:b/>
          <w:bCs/>
          <w:color w:val="131413"/>
          <w:sz w:val="18"/>
          <w:szCs w:val="18"/>
        </w:rPr>
      </w:pPr>
      <w:r>
        <w:rPr>
          <w:noProof/>
          <w:lang w:val="en-US"/>
        </w:rPr>
        <w:lastRenderedPageBreak/>
        <w:drawing>
          <wp:inline distT="0" distB="0" distL="0" distR="0" wp14:anchorId="21E01162" wp14:editId="1399DC85">
            <wp:extent cx="3265170" cy="2007870"/>
            <wp:effectExtent l="0" t="0" r="0" b="0"/>
            <wp:docPr id="4" name="Grafikon 3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214F08A" w14:textId="77777777" w:rsidR="0007756A" w:rsidRDefault="0007756A" w:rsidP="00995FB3">
      <w:pPr>
        <w:pStyle w:val="Napis"/>
      </w:pPr>
    </w:p>
    <w:p w14:paraId="385CACCF" w14:textId="773D5CA5" w:rsidR="00995FB3" w:rsidRPr="0007756A" w:rsidRDefault="0007756A" w:rsidP="0007756A">
      <w:pPr>
        <w:pStyle w:val="Tabletitle"/>
      </w:pPr>
      <w:r w:rsidRPr="0007756A">
        <w:rPr>
          <w:rStyle w:val="TabletitleChar"/>
          <w:b/>
        </w:rPr>
        <w:t>Figure 2: Sample</w:t>
      </w:r>
      <w:r w:rsidR="00AF1FE0">
        <w:rPr>
          <w:rStyle w:val="TabletitleChar"/>
          <w:b/>
        </w:rPr>
        <w:br/>
      </w:r>
      <w:r w:rsidR="00AF1FE0" w:rsidRPr="000354DF">
        <w:rPr>
          <w:b w:val="0"/>
        </w:rPr>
        <w:t xml:space="preserve">Source: </w:t>
      </w:r>
      <w:r w:rsidR="00AF1FE0">
        <w:rPr>
          <w:b w:val="0"/>
        </w:rPr>
        <w:t>own</w:t>
      </w:r>
    </w:p>
    <w:p w14:paraId="565E5066" w14:textId="77777777" w:rsidR="0007756A" w:rsidRPr="0007756A" w:rsidRDefault="0007756A" w:rsidP="0007756A"/>
    <w:p w14:paraId="7B3F32AA" w14:textId="77777777" w:rsidR="00995FB3" w:rsidRDefault="00995FB3" w:rsidP="00995FB3"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4287AD40" w14:textId="77777777" w:rsidR="00995FB3" w:rsidRDefault="00995FB3" w:rsidP="00995FB3"/>
    <w:p w14:paraId="6A0E5613" w14:textId="77777777" w:rsidR="00520B0F" w:rsidRDefault="00520B0F" w:rsidP="00995FB3"/>
    <w:p w14:paraId="43091156" w14:textId="77777777" w:rsidR="00AF0E05" w:rsidRPr="00AA21E8" w:rsidRDefault="00AF0E05" w:rsidP="00AF0E05">
      <w:pPr>
        <w:pStyle w:val="Acknowledgements"/>
        <w:rPr>
          <w:b w:val="0"/>
          <w:bCs w:val="0"/>
        </w:rPr>
      </w:pPr>
      <w:r w:rsidRPr="00AA21E8">
        <w:t>Acknowledg</w:t>
      </w:r>
      <w:r>
        <w:t>e</w:t>
      </w:r>
      <w:r w:rsidRPr="00AA21E8">
        <w:t>ments (optional)</w:t>
      </w:r>
    </w:p>
    <w:p w14:paraId="4DEAE270" w14:textId="77777777" w:rsidR="00AF0E05" w:rsidRPr="00465B65" w:rsidRDefault="00AF0E05" w:rsidP="00AF0E05">
      <w:pPr>
        <w:pStyle w:val="Acknowledgements"/>
      </w:pPr>
    </w:p>
    <w:p w14:paraId="46FDC67E" w14:textId="77777777" w:rsidR="00AF0E05" w:rsidRPr="00D75251" w:rsidRDefault="00AF0E05" w:rsidP="00AF0E05">
      <w:pPr>
        <w:pStyle w:val="Acknowledgements"/>
        <w:rPr>
          <w:b w:val="0"/>
        </w:rPr>
      </w:pPr>
      <w:r w:rsidRPr="00D75251">
        <w:rPr>
          <w:b w:val="0"/>
        </w:rPr>
        <w:t>Sample Text Sample Text Sample Text Sample Text Sample Text Sample Text Sample Text Sample Text Sample Text Sample Text Sample Text Sample Text.</w:t>
      </w:r>
    </w:p>
    <w:p w14:paraId="10B4A785" w14:textId="77777777" w:rsidR="00AF0E05" w:rsidRPr="00AA21E8" w:rsidRDefault="00AF0E05" w:rsidP="00AF0E05">
      <w:pPr>
        <w:rPr>
          <w:sz w:val="18"/>
          <w:szCs w:val="18"/>
          <w:lang w:val="en-US"/>
        </w:rPr>
      </w:pPr>
    </w:p>
    <w:p w14:paraId="7D8B4153" w14:textId="77777777" w:rsidR="00AF0E05" w:rsidRPr="00AA21E8" w:rsidRDefault="00AF0E05" w:rsidP="00AF0E05">
      <w:pPr>
        <w:pStyle w:val="References"/>
        <w:rPr>
          <w:b/>
          <w:lang w:val="en-US"/>
        </w:rPr>
      </w:pPr>
      <w:r w:rsidRPr="00AA21E8">
        <w:rPr>
          <w:b/>
          <w:lang w:val="en-US"/>
        </w:rPr>
        <w:t>References</w:t>
      </w:r>
    </w:p>
    <w:p w14:paraId="62560D34" w14:textId="77777777" w:rsidR="00AF0E05" w:rsidRPr="00AA21E8" w:rsidRDefault="00AF0E05" w:rsidP="00AF0E05">
      <w:pPr>
        <w:pStyle w:val="References"/>
        <w:rPr>
          <w:lang w:val="en-US"/>
        </w:rPr>
      </w:pPr>
    </w:p>
    <w:p w14:paraId="1A456E11" w14:textId="77777777" w:rsidR="003F3DD2" w:rsidRPr="009A42F6" w:rsidRDefault="003F3DD2" w:rsidP="00526EBD">
      <w:pPr>
        <w:ind w:left="567" w:hanging="567"/>
        <w:rPr>
          <w:sz w:val="18"/>
          <w:szCs w:val="18"/>
          <w:lang w:val="en-US"/>
        </w:rPr>
      </w:pPr>
      <w:proofErr w:type="spellStart"/>
      <w:r w:rsidRPr="009A42F6">
        <w:rPr>
          <w:sz w:val="18"/>
          <w:szCs w:val="18"/>
          <w:lang w:val="en-US"/>
        </w:rPr>
        <w:t>Allmér</w:t>
      </w:r>
      <w:proofErr w:type="spellEnd"/>
      <w:r w:rsidRPr="009A42F6">
        <w:rPr>
          <w:sz w:val="18"/>
          <w:szCs w:val="18"/>
          <w:lang w:val="en-US"/>
        </w:rPr>
        <w:t xml:space="preserve">, H. (2018). Servicescape for digital wellness services for young elderly. </w:t>
      </w:r>
      <w:proofErr w:type="spellStart"/>
      <w:r w:rsidRPr="009A42F6">
        <w:rPr>
          <w:sz w:val="18"/>
          <w:szCs w:val="18"/>
          <w:lang w:val="en-US"/>
        </w:rPr>
        <w:t>Åbo</w:t>
      </w:r>
      <w:proofErr w:type="spellEnd"/>
      <w:r w:rsidRPr="009A42F6">
        <w:rPr>
          <w:sz w:val="18"/>
          <w:szCs w:val="18"/>
          <w:lang w:val="en-US"/>
        </w:rPr>
        <w:t xml:space="preserve"> </w:t>
      </w:r>
      <w:proofErr w:type="spellStart"/>
      <w:r w:rsidRPr="009A42F6">
        <w:rPr>
          <w:sz w:val="18"/>
          <w:szCs w:val="18"/>
          <w:lang w:val="en-US"/>
        </w:rPr>
        <w:t>Akademi</w:t>
      </w:r>
      <w:proofErr w:type="spellEnd"/>
      <w:r w:rsidRPr="009A42F6">
        <w:rPr>
          <w:sz w:val="18"/>
          <w:szCs w:val="18"/>
          <w:lang w:val="en-US"/>
        </w:rPr>
        <w:t xml:space="preserve"> University Press, Turku, Finland.</w:t>
      </w:r>
    </w:p>
    <w:p w14:paraId="749C4469" w14:textId="77777777" w:rsidR="00C86579" w:rsidRDefault="003F3DD2" w:rsidP="00526EBD">
      <w:pPr>
        <w:ind w:left="567" w:hanging="567"/>
        <w:rPr>
          <w:sz w:val="18"/>
          <w:lang w:val="en-GB"/>
        </w:rPr>
      </w:pPr>
      <w:r w:rsidRPr="009A42F6">
        <w:rPr>
          <w:sz w:val="18"/>
          <w:szCs w:val="18"/>
          <w:lang w:val="en-US"/>
        </w:rPr>
        <w:t>Attig, C., Franke, T. (2020). Abandonment of personal quantification: a review and empirical study investigating reasons for wearable activity tracking attrition. Computers in Human Behavior, 102, 223-237.</w:t>
      </w:r>
    </w:p>
    <w:p w14:paraId="29F95FDD" w14:textId="77777777" w:rsidR="00C86579" w:rsidRPr="00356539" w:rsidRDefault="00C86579" w:rsidP="00356539">
      <w:pPr>
        <w:spacing w:after="160" w:line="259" w:lineRule="auto"/>
        <w:jc w:val="left"/>
        <w:rPr>
          <w:sz w:val="18"/>
          <w:lang w:val="en-GB"/>
        </w:rPr>
      </w:pPr>
    </w:p>
    <w:sectPr w:rsidR="00C86579" w:rsidRPr="00356539" w:rsidSect="00CF2FF0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9356" w:h="13325" w:code="9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C83E57" w14:textId="77777777" w:rsidR="00F83F52" w:rsidRDefault="00F83F52" w:rsidP="00766B7B">
      <w:pPr>
        <w:spacing w:line="240" w:lineRule="auto"/>
      </w:pPr>
      <w:r>
        <w:separator/>
      </w:r>
    </w:p>
  </w:endnote>
  <w:endnote w:type="continuationSeparator" w:id="0">
    <w:p w14:paraId="092B91AB" w14:textId="77777777" w:rsidR="00F83F52" w:rsidRDefault="00F83F52" w:rsidP="00766B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7681E1A" w14:textId="77777777" w:rsidR="004A12BB" w:rsidRDefault="004A12BB">
    <w:pPr>
      <w:pStyle w:val="Nog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8E9272F" w14:textId="77777777" w:rsidR="004A12BB" w:rsidRDefault="004A12BB">
    <w:pPr>
      <w:pStyle w:val="Nog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EA8533" w14:textId="77777777" w:rsidR="004A12BB" w:rsidRDefault="004A12BB">
    <w:pPr>
      <w:pStyle w:val="Nog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1BCF8E9" w14:textId="77777777" w:rsidR="00F83F52" w:rsidRDefault="00F83F52" w:rsidP="00766B7B">
      <w:pPr>
        <w:spacing w:line="240" w:lineRule="auto"/>
      </w:pPr>
      <w:r>
        <w:separator/>
      </w:r>
    </w:p>
  </w:footnote>
  <w:footnote w:type="continuationSeparator" w:id="0">
    <w:p w14:paraId="5DEDF15A" w14:textId="77777777" w:rsidR="00F83F52" w:rsidRDefault="00F83F52" w:rsidP="00766B7B">
      <w:pPr>
        <w:spacing w:line="240" w:lineRule="auto"/>
      </w:pPr>
      <w:r>
        <w:continuationSeparator/>
      </w:r>
    </w:p>
  </w:footnote>
  <w:footnote w:id="1">
    <w:p w14:paraId="65AB7310" w14:textId="77777777" w:rsidR="00995FB3" w:rsidRPr="00A25D20" w:rsidRDefault="00995FB3" w:rsidP="00995FB3">
      <w:pPr>
        <w:pStyle w:val="Sprotnaopomba-besedilo"/>
      </w:pPr>
      <w:r>
        <w:rPr>
          <w:rStyle w:val="Sprotnaopomba-sklic"/>
        </w:rPr>
        <w:footnoteRef/>
      </w:r>
      <w:r>
        <w:t xml:space="preserve"> Zakon o duševnem zdravju (ZDZdr), Uradni list RS, št. 77/2008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0" w:type="auto"/>
      <w:tblInd w:w="10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0"/>
      <w:gridCol w:w="6420"/>
    </w:tblGrid>
    <w:tr w:rsidR="00431570" w:rsidRPr="00AC5A6A" w14:paraId="1AAF7515" w14:textId="77777777" w:rsidTr="00624460">
      <w:trPr>
        <w:trHeight w:val="454"/>
      </w:trPr>
      <w:tc>
        <w:tcPr>
          <w:tcW w:w="567" w:type="dxa"/>
          <w:vAlign w:val="center"/>
        </w:tcPr>
        <w:p w14:paraId="154E5393" w14:textId="77777777" w:rsidR="00431570" w:rsidRPr="00AC5A6A" w:rsidRDefault="00431570" w:rsidP="00431570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5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0" w:type="dxa"/>
          <w:vAlign w:val="center"/>
        </w:tcPr>
        <w:p w14:paraId="78E8EBEA" w14:textId="76BECB10" w:rsidR="00431570" w:rsidRPr="00942A0C" w:rsidRDefault="00865488" w:rsidP="00624460">
          <w:pPr>
            <w:pStyle w:val="Glava"/>
            <w:ind w:left="37"/>
            <w:jc w:val="right"/>
            <w:rPr>
              <w:smallCaps/>
              <w:sz w:val="18"/>
              <w:lang w:val="en-US"/>
            </w:rPr>
          </w:pPr>
          <w:r w:rsidRPr="00942A0C">
            <w:rPr>
              <w:bCs/>
              <w:smallCaps/>
              <w:sz w:val="18"/>
              <w:szCs w:val="16"/>
              <w:lang w:val="en-US"/>
            </w:rPr>
            <w:t>3</w:t>
          </w:r>
          <w:r w:rsidR="004A0A10">
            <w:rPr>
              <w:bCs/>
              <w:smallCaps/>
              <w:sz w:val="18"/>
              <w:szCs w:val="16"/>
              <w:lang w:val="en-US"/>
            </w:rPr>
            <w:t>9</w:t>
          </w:r>
          <w:r w:rsidRPr="00942A0C">
            <w:rPr>
              <w:bCs/>
              <w:smallCaps/>
              <w:sz w:val="18"/>
              <w:szCs w:val="16"/>
              <w:vertAlign w:val="superscript"/>
              <w:lang w:val="en-US"/>
            </w:rPr>
            <w:t>th</w:t>
          </w:r>
          <w:r w:rsidRPr="00942A0C">
            <w:rPr>
              <w:bCs/>
              <w:smallCaps/>
              <w:sz w:val="18"/>
              <w:szCs w:val="16"/>
              <w:lang w:val="en-US"/>
            </w:rPr>
            <w:t xml:space="preserve"> Bled </w:t>
          </w:r>
          <w:proofErr w:type="spellStart"/>
          <w:r w:rsidRPr="00942A0C">
            <w:rPr>
              <w:bCs/>
              <w:smallCaps/>
              <w:sz w:val="18"/>
              <w:szCs w:val="16"/>
              <w:lang w:val="en-US"/>
            </w:rPr>
            <w:t>eConference</w:t>
          </w:r>
          <w:proofErr w:type="spellEnd"/>
          <w:r w:rsidR="00624460" w:rsidRPr="00942A0C">
            <w:rPr>
              <w:bCs/>
              <w:smallCaps/>
              <w:sz w:val="18"/>
              <w:szCs w:val="16"/>
              <w:lang w:val="en-US"/>
            </w:rPr>
            <w:t>:</w:t>
          </w:r>
          <w:r w:rsidR="00F54023" w:rsidRPr="00942A0C">
            <w:rPr>
              <w:smallCaps/>
              <w:sz w:val="18"/>
              <w:szCs w:val="16"/>
              <w:lang w:val="en-US"/>
            </w:rPr>
            <w:br/>
          </w:r>
          <w:r w:rsidR="004A0A10">
            <w:rPr>
              <w:smallCaps/>
              <w:sz w:val="18"/>
              <w:szCs w:val="16"/>
              <w:lang w:val="en-US"/>
            </w:rPr>
            <w:t>Co-Creating Human-</w:t>
          </w:r>
          <w:proofErr w:type="spellStart"/>
          <w:r w:rsidR="004A0A10">
            <w:rPr>
              <w:smallCaps/>
              <w:sz w:val="18"/>
              <w:szCs w:val="16"/>
              <w:lang w:val="en-US"/>
            </w:rPr>
            <w:t>Centred</w:t>
          </w:r>
          <w:proofErr w:type="spellEnd"/>
          <w:r w:rsidR="004A0A10">
            <w:rPr>
              <w:smallCaps/>
              <w:sz w:val="18"/>
              <w:szCs w:val="16"/>
              <w:lang w:val="en-US"/>
            </w:rPr>
            <w:t xml:space="preserve"> and Responsible Digital Futures</w:t>
          </w:r>
        </w:p>
      </w:tc>
    </w:tr>
  </w:tbl>
  <w:p w14:paraId="12E6F8E8" w14:textId="77777777" w:rsidR="00431570" w:rsidRDefault="0043157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708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6521"/>
      <w:gridCol w:w="567"/>
    </w:tblGrid>
    <w:tr w:rsidR="00EA57A3" w:rsidRPr="002A3666" w14:paraId="7996FF0F" w14:textId="77777777" w:rsidTr="00F46F25">
      <w:trPr>
        <w:trHeight w:val="454"/>
      </w:trPr>
      <w:tc>
        <w:tcPr>
          <w:tcW w:w="6521" w:type="dxa"/>
          <w:vAlign w:val="center"/>
        </w:tcPr>
        <w:p w14:paraId="2DFE928D" w14:textId="6E13991E" w:rsidR="00EA57A3" w:rsidRPr="005B564A" w:rsidRDefault="00EA57A3" w:rsidP="00B43CAB">
          <w:pPr>
            <w:pStyle w:val="Glava"/>
            <w:ind w:left="-107"/>
            <w:jc w:val="left"/>
            <w:rPr>
              <w:i/>
              <w:sz w:val="18"/>
            </w:rPr>
          </w:pPr>
          <w:r>
            <w:rPr>
              <w:i/>
              <w:sz w:val="18"/>
              <w:lang w:val="en-US"/>
            </w:rPr>
            <w:t>N. Surname, N. Surname</w:t>
          </w:r>
          <w:r w:rsidR="00EB0924">
            <w:rPr>
              <w:i/>
              <w:sz w:val="18"/>
              <w:lang w:val="en-US"/>
            </w:rPr>
            <w:t>, N. Surname</w:t>
          </w:r>
          <w:r w:rsidR="00B43CAB">
            <w:rPr>
              <w:i/>
              <w:sz w:val="18"/>
              <w:lang w:val="en-US"/>
            </w:rPr>
            <w:t xml:space="preserve">: </w:t>
          </w:r>
          <w:r w:rsidR="00EB0924">
            <w:rPr>
              <w:i/>
              <w:sz w:val="18"/>
            </w:rPr>
            <w:t>Title</w:t>
          </w:r>
        </w:p>
      </w:tc>
      <w:tc>
        <w:tcPr>
          <w:tcW w:w="567" w:type="dxa"/>
          <w:vAlign w:val="center"/>
        </w:tcPr>
        <w:p w14:paraId="1A48E572" w14:textId="77777777" w:rsidR="00EA57A3" w:rsidRPr="002A3666" w:rsidRDefault="00EA57A3" w:rsidP="00EA57A3">
          <w:pPr>
            <w:pStyle w:val="Glava"/>
            <w:ind w:right="-113"/>
            <w:jc w:val="right"/>
            <w:rPr>
              <w:sz w:val="18"/>
              <w:szCs w:val="18"/>
            </w:rPr>
          </w:pPr>
          <w:r w:rsidRPr="002A3666">
            <w:rPr>
              <w:sz w:val="18"/>
              <w:szCs w:val="18"/>
            </w:rPr>
            <w:fldChar w:fldCharType="begin"/>
          </w:r>
          <w:r w:rsidRPr="002A3666">
            <w:rPr>
              <w:sz w:val="18"/>
              <w:szCs w:val="18"/>
            </w:rPr>
            <w:instrText>PAGE   \* MERGEFORMAT</w:instrText>
          </w:r>
          <w:r w:rsidRPr="002A3666">
            <w:rPr>
              <w:sz w:val="18"/>
              <w:szCs w:val="18"/>
            </w:rPr>
            <w:fldChar w:fldCharType="separate"/>
          </w:r>
          <w:r>
            <w:rPr>
              <w:noProof/>
              <w:sz w:val="18"/>
              <w:szCs w:val="18"/>
            </w:rPr>
            <w:t>91</w:t>
          </w:r>
          <w:r w:rsidRPr="002A3666">
            <w:rPr>
              <w:sz w:val="18"/>
              <w:szCs w:val="18"/>
            </w:rPr>
            <w:fldChar w:fldCharType="end"/>
          </w:r>
        </w:p>
      </w:tc>
    </w:tr>
  </w:tbl>
  <w:p w14:paraId="7955189B" w14:textId="07D5A075" w:rsidR="00EA57A3" w:rsidRDefault="00EA57A3">
    <w:pPr>
      <w:pStyle w:val="Glav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A598C84" w14:textId="77777777" w:rsidR="004A12BB" w:rsidRDefault="004A12BB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F44365"/>
    <w:multiLevelType w:val="hybridMultilevel"/>
    <w:tmpl w:val="5D00623E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2C3814"/>
    <w:multiLevelType w:val="hybridMultilevel"/>
    <w:tmpl w:val="199AAF04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E81712"/>
    <w:multiLevelType w:val="hybridMultilevel"/>
    <w:tmpl w:val="934EB730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92226132">
    <w:abstractNumId w:val="0"/>
  </w:num>
  <w:num w:numId="2" w16cid:durableId="233199647">
    <w:abstractNumId w:val="2"/>
  </w:num>
  <w:num w:numId="3" w16cid:durableId="1797333069">
    <w:abstractNumId w:val="1"/>
  </w:num>
  <w:num w:numId="4" w16cid:durableId="182624250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mirrorMargins/>
  <w:proofState w:spelling="clean" w:grammar="clean"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52B8"/>
    <w:rsid w:val="000246E3"/>
    <w:rsid w:val="00030063"/>
    <w:rsid w:val="000537D1"/>
    <w:rsid w:val="000539E9"/>
    <w:rsid w:val="0007756A"/>
    <w:rsid w:val="00134240"/>
    <w:rsid w:val="001540ED"/>
    <w:rsid w:val="00170460"/>
    <w:rsid w:val="00195532"/>
    <w:rsid w:val="001D2A6E"/>
    <w:rsid w:val="001D6AED"/>
    <w:rsid w:val="001E106D"/>
    <w:rsid w:val="00217366"/>
    <w:rsid w:val="002214CC"/>
    <w:rsid w:val="002239D7"/>
    <w:rsid w:val="002420A8"/>
    <w:rsid w:val="002501EA"/>
    <w:rsid w:val="002561BF"/>
    <w:rsid w:val="00274B85"/>
    <w:rsid w:val="002B051D"/>
    <w:rsid w:val="00305ECA"/>
    <w:rsid w:val="0031488A"/>
    <w:rsid w:val="00324E7E"/>
    <w:rsid w:val="00330C13"/>
    <w:rsid w:val="00355DA2"/>
    <w:rsid w:val="00356539"/>
    <w:rsid w:val="00384367"/>
    <w:rsid w:val="003B06F3"/>
    <w:rsid w:val="003B2F60"/>
    <w:rsid w:val="003F3DD2"/>
    <w:rsid w:val="00411A79"/>
    <w:rsid w:val="00431570"/>
    <w:rsid w:val="00434E19"/>
    <w:rsid w:val="00453C9A"/>
    <w:rsid w:val="00457C23"/>
    <w:rsid w:val="0049431F"/>
    <w:rsid w:val="004A0A10"/>
    <w:rsid w:val="004A12BB"/>
    <w:rsid w:val="004E2A11"/>
    <w:rsid w:val="00501BEE"/>
    <w:rsid w:val="00510FFA"/>
    <w:rsid w:val="00520B0F"/>
    <w:rsid w:val="00526EBD"/>
    <w:rsid w:val="005348CE"/>
    <w:rsid w:val="005656B5"/>
    <w:rsid w:val="00576728"/>
    <w:rsid w:val="005778E6"/>
    <w:rsid w:val="00591627"/>
    <w:rsid w:val="0059496B"/>
    <w:rsid w:val="005A32BE"/>
    <w:rsid w:val="005C0D6E"/>
    <w:rsid w:val="00624460"/>
    <w:rsid w:val="00637B26"/>
    <w:rsid w:val="00645DD6"/>
    <w:rsid w:val="00646158"/>
    <w:rsid w:val="006A2E78"/>
    <w:rsid w:val="006A4E14"/>
    <w:rsid w:val="006A607D"/>
    <w:rsid w:val="006B3259"/>
    <w:rsid w:val="006D6131"/>
    <w:rsid w:val="006D6F75"/>
    <w:rsid w:val="00700B2E"/>
    <w:rsid w:val="00706B8E"/>
    <w:rsid w:val="00766B7B"/>
    <w:rsid w:val="007751A9"/>
    <w:rsid w:val="00781FAF"/>
    <w:rsid w:val="00793C8E"/>
    <w:rsid w:val="008153D0"/>
    <w:rsid w:val="00815ADF"/>
    <w:rsid w:val="00821D0A"/>
    <w:rsid w:val="008271A2"/>
    <w:rsid w:val="00865488"/>
    <w:rsid w:val="0087149F"/>
    <w:rsid w:val="008969AA"/>
    <w:rsid w:val="008D0986"/>
    <w:rsid w:val="00901A8E"/>
    <w:rsid w:val="00902B3F"/>
    <w:rsid w:val="009125A4"/>
    <w:rsid w:val="00921468"/>
    <w:rsid w:val="00942A0C"/>
    <w:rsid w:val="00960111"/>
    <w:rsid w:val="009625F5"/>
    <w:rsid w:val="00974DC3"/>
    <w:rsid w:val="00977AB7"/>
    <w:rsid w:val="00995FB3"/>
    <w:rsid w:val="009F52B8"/>
    <w:rsid w:val="00A0698F"/>
    <w:rsid w:val="00A075AE"/>
    <w:rsid w:val="00A34722"/>
    <w:rsid w:val="00A35DBF"/>
    <w:rsid w:val="00A544F4"/>
    <w:rsid w:val="00A81850"/>
    <w:rsid w:val="00AA2AC1"/>
    <w:rsid w:val="00AC6292"/>
    <w:rsid w:val="00AF0E05"/>
    <w:rsid w:val="00AF1FE0"/>
    <w:rsid w:val="00B21234"/>
    <w:rsid w:val="00B43CAB"/>
    <w:rsid w:val="00B5068E"/>
    <w:rsid w:val="00B553D9"/>
    <w:rsid w:val="00BB57DC"/>
    <w:rsid w:val="00BE50B5"/>
    <w:rsid w:val="00BE62D4"/>
    <w:rsid w:val="00BE7B91"/>
    <w:rsid w:val="00C02BF3"/>
    <w:rsid w:val="00C26408"/>
    <w:rsid w:val="00C43E93"/>
    <w:rsid w:val="00C64635"/>
    <w:rsid w:val="00C86579"/>
    <w:rsid w:val="00CB2A55"/>
    <w:rsid w:val="00CD4910"/>
    <w:rsid w:val="00CF2FF0"/>
    <w:rsid w:val="00D46942"/>
    <w:rsid w:val="00D6349C"/>
    <w:rsid w:val="00D759C4"/>
    <w:rsid w:val="00DA29A9"/>
    <w:rsid w:val="00DE0475"/>
    <w:rsid w:val="00DF6F70"/>
    <w:rsid w:val="00E03401"/>
    <w:rsid w:val="00E05477"/>
    <w:rsid w:val="00E139F1"/>
    <w:rsid w:val="00E26E38"/>
    <w:rsid w:val="00E47275"/>
    <w:rsid w:val="00E91D41"/>
    <w:rsid w:val="00E91E39"/>
    <w:rsid w:val="00EA57A3"/>
    <w:rsid w:val="00EB0924"/>
    <w:rsid w:val="00EF1D17"/>
    <w:rsid w:val="00EF77EA"/>
    <w:rsid w:val="00F27B7C"/>
    <w:rsid w:val="00F46F06"/>
    <w:rsid w:val="00F54023"/>
    <w:rsid w:val="00F54AEE"/>
    <w:rsid w:val="00F83F52"/>
    <w:rsid w:val="00FB18FB"/>
    <w:rsid w:val="00FB4392"/>
    <w:rsid w:val="00FB6072"/>
    <w:rsid w:val="00FC1608"/>
    <w:rsid w:val="00FC1E3E"/>
    <w:rsid w:val="00FE58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9E307D4"/>
  <w14:defaultImageDpi w14:val="330"/>
  <w15:chartTrackingRefBased/>
  <w15:docId w15:val="{59917227-9602-4909-91F8-CB7F2F62B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Times New Roman"/>
        <w:lang w:val="sl-SI" w:eastAsia="sl-SI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9625F5"/>
    <w:pPr>
      <w:spacing w:line="288" w:lineRule="auto"/>
      <w:jc w:val="both"/>
    </w:pPr>
    <w:rPr>
      <w:rFonts w:ascii="Garamond" w:hAnsi="Garamond"/>
      <w:color w:val="000000"/>
      <w:sz w:val="22"/>
      <w:szCs w:val="22"/>
      <w:lang w:eastAsia="en-US"/>
    </w:rPr>
  </w:style>
  <w:style w:type="paragraph" w:styleId="Naslov1">
    <w:name w:val="heading 1"/>
    <w:basedOn w:val="Navaden"/>
    <w:next w:val="Navaden"/>
    <w:link w:val="Naslov1Znak"/>
    <w:uiPriority w:val="9"/>
    <w:qFormat/>
    <w:rsid w:val="00902B3F"/>
    <w:pPr>
      <w:keepNext/>
      <w:keepLines/>
      <w:jc w:val="right"/>
      <w:outlineLvl w:val="0"/>
    </w:pPr>
    <w:rPr>
      <w:rFonts w:eastAsia="Times New Roman"/>
      <w:b/>
      <w:caps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B553D9"/>
    <w:pPr>
      <w:keepNext/>
      <w:keepLines/>
      <w:outlineLvl w:val="1"/>
    </w:pPr>
    <w:rPr>
      <w:rFonts w:eastAsia="Times New Roman"/>
      <w:b/>
      <w:szCs w:val="26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5656B5"/>
    <w:pPr>
      <w:keepNext/>
      <w:keepLines/>
      <w:spacing w:before="40"/>
      <w:outlineLvl w:val="4"/>
    </w:pPr>
    <w:rPr>
      <w:rFonts w:ascii="Calibri Light" w:eastAsia="Times New Roman" w:hAnsi="Calibri Light"/>
      <w:color w:val="2E74B5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customStyle="1" w:styleId="NoSpacing1">
    <w:name w:val="No Spacing1"/>
    <w:uiPriority w:val="1"/>
    <w:qFormat/>
    <w:rsid w:val="00637B26"/>
    <w:rPr>
      <w:rFonts w:ascii="Garamond" w:eastAsia="Times New Roman" w:hAnsi="Garamond"/>
      <w:sz w:val="24"/>
      <w:szCs w:val="24"/>
      <w:lang w:eastAsia="en-US"/>
    </w:rPr>
  </w:style>
  <w:style w:type="table" w:styleId="Tabelamrea">
    <w:name w:val="Table Grid"/>
    <w:basedOn w:val="Navadnatabela"/>
    <w:uiPriority w:val="59"/>
    <w:rsid w:val="006461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GlavaZnak">
    <w:name w:val="Glava Znak"/>
    <w:aliases w:val=" Znak Znak,Znak Znak"/>
    <w:link w:val="Glava"/>
    <w:uiPriority w:val="99"/>
    <w:rsid w:val="00766B7B"/>
    <w:rPr>
      <w:rFonts w:ascii="Garamond" w:hAnsi="Garamond"/>
      <w:color w:val="000000"/>
    </w:rPr>
  </w:style>
  <w:style w:type="paragraph" w:styleId="Noga">
    <w:name w:val="footer"/>
    <w:basedOn w:val="Navaden"/>
    <w:link w:val="NogaZnak"/>
    <w:uiPriority w:val="99"/>
    <w:unhideWhenUsed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link w:val="Noga"/>
    <w:uiPriority w:val="99"/>
    <w:rsid w:val="00766B7B"/>
    <w:rPr>
      <w:rFonts w:ascii="Garamond" w:hAnsi="Garamond"/>
      <w:color w:val="000000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uiPriority w:val="99"/>
    <w:unhideWhenUsed/>
    <w:qFormat/>
    <w:rsid w:val="005656B5"/>
    <w:rPr>
      <w:vertAlign w:val="superscript"/>
    </w:rPr>
  </w:style>
  <w:style w:type="paragraph" w:customStyle="1" w:styleId="Style5">
    <w:name w:val="Style5"/>
    <w:basedOn w:val="Naslov5"/>
    <w:autoRedefine/>
    <w:qFormat/>
    <w:rsid w:val="005656B5"/>
    <w:pPr>
      <w:keepNext w:val="0"/>
      <w:keepLines w:val="0"/>
      <w:spacing w:before="0"/>
    </w:pPr>
    <w:rPr>
      <w:rFonts w:ascii="Garamond" w:hAnsi="Garamond"/>
      <w:bCs/>
      <w:iCs/>
      <w:color w:val="auto"/>
      <w:sz w:val="18"/>
      <w:szCs w:val="18"/>
      <w:lang w:val="en-GB"/>
    </w:rPr>
  </w:style>
  <w:style w:type="character" w:customStyle="1" w:styleId="Naslov5Znak">
    <w:name w:val="Naslov 5 Znak"/>
    <w:link w:val="Naslov5"/>
    <w:uiPriority w:val="9"/>
    <w:semiHidden/>
    <w:rsid w:val="005656B5"/>
    <w:rPr>
      <w:rFonts w:ascii="Calibri Light" w:eastAsia="Times New Roman" w:hAnsi="Calibri Light" w:cs="Times New Roman"/>
      <w:color w:val="2E74B5"/>
    </w:rPr>
  </w:style>
  <w:style w:type="character" w:customStyle="1" w:styleId="Naslov1Znak">
    <w:name w:val="Naslov 1 Znak"/>
    <w:link w:val="Naslov1"/>
    <w:uiPriority w:val="9"/>
    <w:rsid w:val="00902B3F"/>
    <w:rPr>
      <w:rFonts w:ascii="Garamond" w:eastAsia="Times New Roman" w:hAnsi="Garamond" w:cs="Times New Roman"/>
      <w:b/>
      <w:caps/>
      <w:color w:val="000000"/>
      <w:sz w:val="28"/>
      <w:szCs w:val="32"/>
    </w:rPr>
  </w:style>
  <w:style w:type="character" w:customStyle="1" w:styleId="Naslov2Znak">
    <w:name w:val="Naslov 2 Znak"/>
    <w:link w:val="Naslov2"/>
    <w:uiPriority w:val="9"/>
    <w:rsid w:val="00B553D9"/>
    <w:rPr>
      <w:rFonts w:ascii="Garamond" w:eastAsia="Times New Roman" w:hAnsi="Garamond" w:cs="Times New Roman"/>
      <w:b/>
      <w:color w:val="000000"/>
      <w:szCs w:val="26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, Char"/>
    <w:basedOn w:val="Navaden"/>
    <w:link w:val="Sprotnaopomba-besediloZnak"/>
    <w:uiPriority w:val="99"/>
    <w:unhideWhenUsed/>
    <w:qFormat/>
    <w:rsid w:val="006B3259"/>
    <w:pPr>
      <w:spacing w:line="240" w:lineRule="auto"/>
    </w:pPr>
    <w:rPr>
      <w:sz w:val="18"/>
      <w:szCs w:val="20"/>
    </w:rPr>
  </w:style>
  <w:style w:type="character" w:customStyle="1" w:styleId="Sprotnaopomba-besediloZnak">
    <w:name w:val="Sprotna opomba - besedilo Znak"/>
    <w:aliases w:val="Sprotna opomba - besedilo Znak Znak Znak Znak Znak Znak Znak1,Sprotna opomba - besedilo Znak4 Znak2 Znak Znak1,Sprotna opomba - besedilo Znak Znak24 Znak2 Znak Znak1,fussnote Znak1,fussnote Char Char Znak1,Char Znak1"/>
    <w:link w:val="Sprotnaopomba-besedilo"/>
    <w:uiPriority w:val="99"/>
    <w:rsid w:val="006B3259"/>
    <w:rPr>
      <w:rFonts w:ascii="Garamond" w:hAnsi="Garamond"/>
      <w:color w:val="000000"/>
      <w:sz w:val="18"/>
      <w:szCs w:val="20"/>
    </w:rPr>
  </w:style>
  <w:style w:type="paragraph" w:styleId="Napis">
    <w:name w:val="caption"/>
    <w:basedOn w:val="Navaden"/>
    <w:next w:val="Navaden"/>
    <w:uiPriority w:val="35"/>
    <w:unhideWhenUsed/>
    <w:qFormat/>
    <w:rsid w:val="00411A79"/>
    <w:pPr>
      <w:spacing w:line="240" w:lineRule="auto"/>
      <w:jc w:val="center"/>
    </w:pPr>
    <w:rPr>
      <w:b/>
      <w:iCs/>
      <w:sz w:val="18"/>
      <w:szCs w:val="18"/>
    </w:rPr>
  </w:style>
  <w:style w:type="paragraph" w:styleId="Odstavekseznama">
    <w:name w:val="List Paragraph"/>
    <w:basedOn w:val="Navaden"/>
    <w:uiPriority w:val="34"/>
    <w:qFormat/>
    <w:rsid w:val="00CB2A55"/>
    <w:pPr>
      <w:spacing w:line="240" w:lineRule="auto"/>
      <w:ind w:left="1134" w:hanging="567"/>
      <w:contextualSpacing/>
    </w:pPr>
    <w:rPr>
      <w:color w:val="auto"/>
    </w:rPr>
  </w:style>
  <w:style w:type="paragraph" w:customStyle="1" w:styleId="Literatura">
    <w:name w:val="Literatura"/>
    <w:basedOn w:val="Navaden"/>
    <w:link w:val="LiteraturaZnak"/>
    <w:qFormat/>
    <w:rsid w:val="00821D0A"/>
    <w:pPr>
      <w:widowControl w:val="0"/>
      <w:autoSpaceDE w:val="0"/>
      <w:autoSpaceDN w:val="0"/>
      <w:adjustRightInd w:val="0"/>
      <w:spacing w:line="240" w:lineRule="auto"/>
      <w:ind w:left="567" w:hanging="567"/>
    </w:pPr>
    <w:rPr>
      <w:sz w:val="20"/>
      <w:szCs w:val="18"/>
    </w:rPr>
  </w:style>
  <w:style w:type="character" w:customStyle="1" w:styleId="LiteraturaZnak">
    <w:name w:val="Literatura Znak"/>
    <w:link w:val="Literatura"/>
    <w:rsid w:val="00821D0A"/>
    <w:rPr>
      <w:rFonts w:ascii="Garamond" w:hAnsi="Garamond" w:cs="Times New Roman"/>
      <w:color w:val="000000"/>
      <w:sz w:val="20"/>
      <w:szCs w:val="18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ocked/>
    <w:rsid w:val="00645DD6"/>
    <w:rPr>
      <w:rFonts w:ascii="Times New Roman" w:eastAsia="Times New Roman" w:hAnsi="Times New Roman" w:cs="Times New Roman"/>
      <w:color w:val="222222"/>
      <w:sz w:val="16"/>
      <w:szCs w:val="20"/>
      <w:lang w:val="x-none" w:eastAsia="x-none"/>
    </w:rPr>
  </w:style>
  <w:style w:type="character" w:styleId="Hiperpovezava">
    <w:name w:val="Hyperlink"/>
    <w:uiPriority w:val="99"/>
    <w:unhideWhenUsed/>
    <w:rsid w:val="00A0698F"/>
    <w:rPr>
      <w:color w:val="0563C1"/>
      <w:u w:val="single"/>
    </w:rPr>
  </w:style>
  <w:style w:type="paragraph" w:customStyle="1" w:styleId="Authorsnames">
    <w:name w:val="Authors' names"/>
    <w:basedOn w:val="Navaden"/>
    <w:link w:val="AuthorsnamesChar"/>
    <w:qFormat/>
    <w:rsid w:val="00591627"/>
    <w:pPr>
      <w:jc w:val="center"/>
    </w:pPr>
    <w:rPr>
      <w:smallCaps/>
      <w:szCs w:val="20"/>
      <w:lang w:eastAsia="x-none"/>
    </w:rPr>
  </w:style>
  <w:style w:type="character" w:customStyle="1" w:styleId="AuthorsnamesChar">
    <w:name w:val="Authors' names Char"/>
    <w:link w:val="Authorsnames"/>
    <w:rsid w:val="00591627"/>
    <w:rPr>
      <w:rFonts w:ascii="Garamond" w:hAnsi="Garamond"/>
      <w:smallCaps/>
      <w:color w:val="000000"/>
      <w:sz w:val="22"/>
      <w:lang w:eastAsia="x-none"/>
    </w:rPr>
  </w:style>
  <w:style w:type="paragraph" w:customStyle="1" w:styleId="Tabletitle">
    <w:name w:val="Table title"/>
    <w:basedOn w:val="Navaden"/>
    <w:link w:val="TabletitleChar"/>
    <w:qFormat/>
    <w:rsid w:val="00591627"/>
    <w:pPr>
      <w:jc w:val="center"/>
    </w:pPr>
    <w:rPr>
      <w:b/>
      <w:sz w:val="18"/>
      <w:lang w:val="en-US"/>
    </w:rPr>
  </w:style>
  <w:style w:type="character" w:customStyle="1" w:styleId="TabletitleChar">
    <w:name w:val="Table title Char"/>
    <w:link w:val="Tabletitle"/>
    <w:rsid w:val="00591627"/>
    <w:rPr>
      <w:rFonts w:ascii="Garamond" w:hAnsi="Garamond"/>
      <w:b/>
      <w:color w:val="000000"/>
      <w:sz w:val="18"/>
      <w:szCs w:val="22"/>
      <w:lang w:val="en-US" w:eastAsia="en-US"/>
    </w:rPr>
  </w:style>
  <w:style w:type="paragraph" w:customStyle="1" w:styleId="References">
    <w:name w:val="References"/>
    <w:basedOn w:val="Navaden"/>
    <w:link w:val="ReferencesChar"/>
    <w:qFormat/>
    <w:rsid w:val="00AF0E05"/>
    <w:pPr>
      <w:ind w:left="567" w:hanging="567"/>
    </w:pPr>
    <w:rPr>
      <w:sz w:val="18"/>
    </w:rPr>
  </w:style>
  <w:style w:type="character" w:customStyle="1" w:styleId="ReferencesChar">
    <w:name w:val="References Char"/>
    <w:link w:val="References"/>
    <w:rsid w:val="00AF0E05"/>
    <w:rPr>
      <w:rFonts w:ascii="Garamond" w:hAnsi="Garamond"/>
      <w:color w:val="000000"/>
      <w:sz w:val="18"/>
      <w:szCs w:val="22"/>
      <w:lang w:eastAsia="en-US"/>
    </w:rPr>
  </w:style>
  <w:style w:type="paragraph" w:customStyle="1" w:styleId="Acknowledgements">
    <w:name w:val="Acknowledgements"/>
    <w:basedOn w:val="Navaden"/>
    <w:link w:val="AcknowledgementsChar"/>
    <w:qFormat/>
    <w:rsid w:val="00AF0E05"/>
    <w:rPr>
      <w:b/>
      <w:bCs/>
      <w:color w:val="131413"/>
      <w:sz w:val="18"/>
      <w:szCs w:val="18"/>
      <w:lang w:val="en-US"/>
    </w:rPr>
  </w:style>
  <w:style w:type="character" w:customStyle="1" w:styleId="AcknowledgementsChar">
    <w:name w:val="Acknowledgements Char"/>
    <w:link w:val="Acknowledgements"/>
    <w:rsid w:val="00AF0E05"/>
    <w:rPr>
      <w:rFonts w:ascii="Garamond" w:hAnsi="Garamond"/>
      <w:b/>
      <w:bCs/>
      <w:color w:val="131413"/>
      <w:sz w:val="18"/>
      <w:szCs w:val="18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header" Target="header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file:///G:\Anket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sl-SI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sl-SI" sz="1050">
                <a:latin typeface="Times New Roman" panose="02020603050405020304" pitchFamily="18" charset="0"/>
                <a:cs typeface="Times New Roman" panose="02020603050405020304" pitchFamily="18" charset="0"/>
              </a:rPr>
              <a:t>Samp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sl-SI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strRef>
              <c:f>List1!$B$144:$B$146</c:f>
              <c:strCache>
                <c:ptCount val="3"/>
                <c:pt idx="0">
                  <c:v>Pred zaprtjem</c:v>
                </c:pt>
                <c:pt idx="1">
                  <c:v>1 dan zaprtja </c:v>
                </c:pt>
                <c:pt idx="2">
                  <c:v>14 dni po zaprtju</c:v>
                </c:pt>
              </c:strCache>
            </c:strRef>
          </c:cat>
          <c:val>
            <c:numRef>
              <c:f>List1!$C$144:$C$146</c:f>
              <c:numCache>
                <c:formatCode>General</c:formatCode>
                <c:ptCount val="3"/>
                <c:pt idx="0">
                  <c:v>3.22</c:v>
                </c:pt>
                <c:pt idx="1">
                  <c:v>2.12</c:v>
                </c:pt>
                <c:pt idx="2">
                  <c:v>2.84</c:v>
                </c:pt>
              </c:numCache>
            </c:numRef>
          </c:val>
          <c:smooth val="1"/>
          <c:extLst>
            <c:ext xmlns:c16="http://schemas.microsoft.com/office/drawing/2014/chart" uri="{C3380CC4-5D6E-409C-BE32-E72D297353CC}">
              <c16:uniqueId val="{00000000-948A-4F17-8A29-DDB07877713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46884008"/>
        <c:axId val="146888320"/>
      </c:lineChart>
      <c:catAx>
        <c:axId val="146884008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146888320"/>
        <c:crosses val="autoZero"/>
        <c:auto val="1"/>
        <c:lblAlgn val="ctr"/>
        <c:lblOffset val="100"/>
        <c:noMultiLvlLbl val="0"/>
      </c:catAx>
      <c:valAx>
        <c:axId val="146888320"/>
        <c:scaling>
          <c:orientation val="minMax"/>
          <c:max val="5"/>
          <c:min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sl-SI"/>
          </a:p>
        </c:txPr>
        <c:crossAx val="146884008"/>
        <c:crosses val="autoZero"/>
        <c:crossBetween val="between"/>
        <c:majorUnit val="0.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sl-SI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Pisarna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Pisarna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Pisarna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D2B5BFF7-8AFA-41DD-99BA-5B4317478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91</Words>
  <Characters>6727</Characters>
  <Application>Microsoft Office Word</Application>
  <DocSecurity>0</DocSecurity>
  <Lines>217</Lines>
  <Paragraphs>81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Perša</dc:creator>
  <cp:keywords/>
  <dc:description/>
  <cp:lastModifiedBy>Doroteja Vidmar</cp:lastModifiedBy>
  <cp:revision>2</cp:revision>
  <dcterms:created xsi:type="dcterms:W3CDTF">2026-01-27T09:38:00Z</dcterms:created>
  <dcterms:modified xsi:type="dcterms:W3CDTF">2026-01-27T09:38:00Z</dcterms:modified>
</cp:coreProperties>
</file>